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4E76F8" w14:textId="77777777" w:rsidR="00591E65" w:rsidRPr="00591E65" w:rsidRDefault="00AE4F74">
      <w:pPr>
        <w:rPr>
          <w:color w:val="FFFFFF" w:themeColor="background1"/>
          <w:sz w:val="16"/>
          <w:szCs w:val="16"/>
        </w:rPr>
      </w:pPr>
      <w:r w:rsidRPr="00591E65">
        <w:rPr>
          <w:color w:val="FFFFFF" w:themeColor="background1"/>
          <w:sz w:val="16"/>
          <w:szCs w:val="16"/>
        </w:rPr>
        <w:fldChar w:fldCharType="begin">
          <w:fldData xml:space="preserve">c3QgMjUgeWVhcnM8L3RpdGxlPjxzZWNvbmRhcnktdGl0bGU+Q3VycmVudCBCaW9sb2d5PC9zZWNv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</w:fldData>
        </w:fldChar>
      </w:r>
      <w:r w:rsidR="00591E65" w:rsidRPr="00591E65">
        <w:rPr>
          <w:color w:val="FFFFFF" w:themeColor="background1"/>
          <w:sz w:val="16"/>
          <w:szCs w:val="16"/>
        </w:rPr>
        <w:instrText xml:space="preserve"> ADDIN EN.CITE </w:instrText>
      </w:r>
      <w:r w:rsidR="00591E65" w:rsidRPr="00591E65">
        <w:rPr>
          <w:color w:val="FFFFFF" w:themeColor="background1"/>
          <w:sz w:val="16"/>
          <w:szCs w:val="16"/>
        </w:rPr>
        <w:fldChar w:fldCharType="begin">
          <w:fldData xml:space="preserve">PEVuZE5vdGU+PENpdGU+PEF1dGhvcj5BZ2VyPC9BdXRob3I+PFllYXI+MjAyMzwvWWVhcj48UmVj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==
</w:fldData>
        </w:fldChar>
      </w:r>
      <w:r w:rsidR="00591E65" w:rsidRPr="00591E65">
        <w:rPr>
          <w:color w:val="FFFFFF" w:themeColor="background1"/>
          <w:sz w:val="16"/>
          <w:szCs w:val="16"/>
        </w:rPr>
        <w:instrText xml:space="preserve"> ADDIN EN.CITE.DATA </w:instrText>
      </w:r>
      <w:r w:rsidR="00591E65" w:rsidRPr="00591E65">
        <w:rPr>
          <w:color w:val="FFFFFF" w:themeColor="background1"/>
          <w:sz w:val="16"/>
          <w:szCs w:val="16"/>
        </w:rPr>
      </w:r>
      <w:r w:rsidR="00591E65" w:rsidRPr="00591E65">
        <w:rPr>
          <w:color w:val="FFFFFF" w:themeColor="background1"/>
          <w:sz w:val="16"/>
          <w:szCs w:val="16"/>
        </w:rPr>
        <w:fldChar w:fldCharType="end"/>
      </w:r>
      <w:r w:rsidR="00591E65" w:rsidRPr="00591E65">
        <w:rPr>
          <w:color w:val="FFFFFF" w:themeColor="background1"/>
          <w:sz w:val="16"/>
          <w:szCs w:val="16"/>
        </w:rPr>
        <w:fldChar w:fldCharType="begin">
          <w:fldData xml:space="preserve">c3QgMjUgeWVhcnM8L3RpdGxlPjxzZWNvbmRhcnktdGl0bGU+Q3VycmVudCBCaW9sb2d5PC9zZWNv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</w:fldData>
        </w:fldChar>
      </w:r>
      <w:r w:rsidR="00591E65" w:rsidRPr="00591E65">
        <w:rPr>
          <w:color w:val="FFFFFF" w:themeColor="background1"/>
          <w:sz w:val="16"/>
          <w:szCs w:val="16"/>
        </w:rPr>
        <w:instrText xml:space="preserve"> ADDIN EN.CITE.DATA </w:instrText>
      </w:r>
      <w:r w:rsidR="00591E65" w:rsidRPr="00591E65">
        <w:rPr>
          <w:color w:val="FFFFFF" w:themeColor="background1"/>
          <w:sz w:val="16"/>
          <w:szCs w:val="16"/>
        </w:rPr>
      </w:r>
      <w:r w:rsidR="00591E65" w:rsidRPr="00591E65">
        <w:rPr>
          <w:color w:val="FFFFFF" w:themeColor="background1"/>
          <w:sz w:val="16"/>
          <w:szCs w:val="16"/>
        </w:rPr>
        <w:fldChar w:fldCharType="end"/>
      </w:r>
      <w:r w:rsidRPr="00591E65">
        <w:rPr>
          <w:color w:val="FFFFFF" w:themeColor="background1"/>
          <w:sz w:val="16"/>
          <w:szCs w:val="16"/>
        </w:rPr>
        <w:fldChar w:fldCharType="separate"/>
      </w:r>
      <w:r w:rsidR="00591E65" w:rsidRPr="00591E65">
        <w:rPr>
          <w:noProof/>
          <w:color w:val="FFFFFF" w:themeColor="background1"/>
          <w:sz w:val="16"/>
          <w:szCs w:val="16"/>
        </w:rPr>
        <w:t>(Ager et al., 2023; Asiedu et al., 2023; Barry et al., 2023; Becker-Scarpitta et al., 2023; Berthelsen, 2023; Beumer et al., 2023; Carlson et al., 2023; Christensen et al., 2023; Christin et al., 2023; Cirtwill et al., 2023; Hamm et al., 2023; Hansen &amp; Elberling, 2023; Henson et al., 2023; Liu et al., 2023; Maselli et al., 2023; Parisy et al., 2023; Peña-Aguilera et al., 2023; Riis et al., 2023; Scheel et al., 2023; Schlegel et al., 2023; Schmidt, Kankaanpää, et al., 2023; Schmidt, Michelsen, et al., 2023; Shahi et al., 2023a, 2023b; Stuart-Lee et al., 2023; van Beest, López-Blanco, et al., 2023; van Beest, Schmidt, et al., 2023; Versluijs et al., 2023; Vonnahme et al., 2023; Watts et al., 2023; Weckström et al., 2023; Willcox et al., 2023; Zona et al., 2023)</w:t>
      </w:r>
      <w:r w:rsidRPr="00591E65">
        <w:rPr>
          <w:color w:val="FFFFFF" w:themeColor="background1"/>
          <w:sz w:val="16"/>
          <w:szCs w:val="16"/>
        </w:rPr>
        <w:fldChar w:fldCharType="end"/>
      </w:r>
      <w:r w:rsidR="00591E65" w:rsidRPr="00591E65">
        <w:rPr>
          <w:color w:val="FFFFFF" w:themeColor="background1"/>
          <w:sz w:val="16"/>
          <w:szCs w:val="16"/>
        </w:rPr>
        <w:t xml:space="preserve"> </w:t>
      </w:r>
    </w:p>
    <w:p w14:paraId="6C281A2F" w14:textId="77777777" w:rsidR="00591E65" w:rsidRDefault="00591E65"/>
    <w:p w14:paraId="7BB7BB14" w14:textId="2F3700D8" w:rsidR="00AE4F74" w:rsidRPr="00591E65" w:rsidRDefault="00591E65">
      <w:pPr>
        <w:rPr>
          <w:lang w:val="en-US"/>
        </w:rPr>
      </w:pPr>
      <w:r w:rsidRPr="00591E65">
        <w:rPr>
          <w:rStyle w:val="Heading2Char"/>
          <w:lang w:val="en-US"/>
        </w:rPr>
        <w:t>GEM references 202</w:t>
      </w:r>
      <w:r w:rsidRPr="00591E65">
        <w:rPr>
          <w:rStyle w:val="Heading2Char"/>
          <w:lang w:val="en-US"/>
        </w:rPr>
        <w:t>3</w:t>
      </w:r>
      <w:r w:rsidRPr="00591E65">
        <w:rPr>
          <w:rStyle w:val="Heading2Char"/>
          <w:lang w:val="en-US"/>
        </w:rPr>
        <w:t>, collected by the GEM secretariat.</w:t>
      </w:r>
    </w:p>
    <w:p w14:paraId="1CF10527" w14:textId="77777777" w:rsidR="00AE4F74" w:rsidRPr="00591E65" w:rsidRDefault="00AE4F74">
      <w:pPr>
        <w:rPr>
          <w:lang w:val="en-US"/>
        </w:rPr>
      </w:pPr>
    </w:p>
    <w:p w14:paraId="2C6A7758" w14:textId="00DC8A8F" w:rsidR="00591E65" w:rsidRPr="00591E65" w:rsidRDefault="00AE4F74" w:rsidP="00591E65">
      <w:pPr>
        <w:pStyle w:val="EndNoteBibliography"/>
        <w:numPr>
          <w:ilvl w:val="0"/>
          <w:numId w:val="1"/>
        </w:numPr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91E65" w:rsidRPr="00591E65">
        <w:t xml:space="preserve">Ager, T. G., Krause-Jensen, D., Olesen, B., Carlson, D. F., Winding, M. H. S., &amp; Sejr, M. K. (2023). Macroalgal habitats support a sustained flux of floating biomass but limited carbon export beyond a Greenland fjord. </w:t>
      </w:r>
      <w:r w:rsidR="00591E65" w:rsidRPr="00591E65">
        <w:rPr>
          <w:i/>
        </w:rPr>
        <w:t>Sci Total Environ</w:t>
      </w:r>
      <w:r w:rsidR="00591E65" w:rsidRPr="00591E65">
        <w:t>,</w:t>
      </w:r>
      <w:r w:rsidR="00591E65" w:rsidRPr="00591E65">
        <w:rPr>
          <w:i/>
        </w:rPr>
        <w:t xml:space="preserve"> 872</w:t>
      </w:r>
      <w:r w:rsidR="00591E65" w:rsidRPr="00591E65">
        <w:t xml:space="preserve">, 162224. </w:t>
      </w:r>
      <w:hyperlink r:id="rId5" w:history="1">
        <w:r w:rsidR="00591E65" w:rsidRPr="00591E65">
          <w:rPr>
            <w:rStyle w:val="Hyperlink"/>
          </w:rPr>
          <w:t>https://doi.org/10.1016/j.scitotenv.2023.162224</w:t>
        </w:r>
      </w:hyperlink>
      <w:r w:rsidR="00591E65" w:rsidRPr="00591E65">
        <w:t xml:space="preserve"> </w:t>
      </w:r>
    </w:p>
    <w:p w14:paraId="1BEDC003" w14:textId="7E1F90DD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Asiedu, D. A., Søndergaard, J., Jónasdóttir, S., Juul-Pedersen, T., &amp; Koski, M. (2023). Concentration of mercury and other metals in an Arctic planktonic food web under a climate warming scenario. </w:t>
      </w:r>
      <w:r w:rsidRPr="00591E65">
        <w:rPr>
          <w:i/>
        </w:rPr>
        <w:t>Marine Pollution Bulletin</w:t>
      </w:r>
      <w:r w:rsidRPr="00591E65">
        <w:t>,</w:t>
      </w:r>
      <w:r w:rsidRPr="00591E65">
        <w:rPr>
          <w:i/>
        </w:rPr>
        <w:t xml:space="preserve"> 194</w:t>
      </w:r>
      <w:r w:rsidRPr="00591E65">
        <w:t xml:space="preserve">, 115436. </w:t>
      </w:r>
      <w:hyperlink r:id="rId6" w:history="1">
        <w:r w:rsidRPr="00591E65">
          <w:rPr>
            <w:rStyle w:val="Hyperlink"/>
          </w:rPr>
          <w:t>https://doi.org/https://doi.org/10.1016/j.marpolbul.2023.115436</w:t>
        </w:r>
      </w:hyperlink>
      <w:r w:rsidRPr="00591E65">
        <w:t xml:space="preserve"> </w:t>
      </w:r>
    </w:p>
    <w:p w14:paraId="27A92B5D" w14:textId="2E0F4B82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Barry, T., Christensen, T., Behe, C., Coon, C., Culp, J. M., Vongraven, D., Fletcher, S., Gill, M., Goedkoop, W., Hindrum, R., Jacobson, C., Jones, T., Lárusson, K. F., Lento, J., Marissink, M., McLennan, D., Price, C., Rönkä, M., Svoboda, M., . . . Petersen, Æ. (2023). Development of a multi-scale monitoring programme: approaches for the Arctic and lessons learned from the Circumpolar Biodiversity Monitoring Programme 2002-2022 [Review]. </w:t>
      </w:r>
      <w:r w:rsidRPr="00591E65">
        <w:rPr>
          <w:i/>
        </w:rPr>
        <w:t>Frontiers in Conservation Science</w:t>
      </w:r>
      <w:r w:rsidRPr="00591E65">
        <w:t>,</w:t>
      </w:r>
      <w:r w:rsidRPr="00591E65">
        <w:rPr>
          <w:i/>
        </w:rPr>
        <w:t xml:space="preserve"> 4</w:t>
      </w:r>
      <w:r w:rsidRPr="00591E65">
        <w:t xml:space="preserve">. </w:t>
      </w:r>
      <w:hyperlink r:id="rId7" w:history="1">
        <w:r w:rsidRPr="00591E65">
          <w:rPr>
            <w:rStyle w:val="Hyperlink"/>
          </w:rPr>
          <w:t>https://doi.org/10.3389/fcosc.2023.1220521</w:t>
        </w:r>
      </w:hyperlink>
      <w:r w:rsidRPr="00591E65">
        <w:t xml:space="preserve"> </w:t>
      </w:r>
    </w:p>
    <w:p w14:paraId="0D177A11" w14:textId="166E723C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Becker-Scarpitta, A., Antão, L. H., Schmidt, N. M., Blanchet, F. G., Kaarlejärvi, E., Raundrup, K., &amp; Roslin, T. (2023). Diverging trends and drivers of Arctic flower production in Greenland over space and time. </w:t>
      </w:r>
      <w:r w:rsidRPr="00591E65">
        <w:rPr>
          <w:i/>
        </w:rPr>
        <w:t>Polar Biology</w:t>
      </w:r>
      <w:r w:rsidRPr="00591E65">
        <w:t>,</w:t>
      </w:r>
      <w:r w:rsidRPr="00591E65">
        <w:rPr>
          <w:i/>
        </w:rPr>
        <w:t xml:space="preserve"> 46</w:t>
      </w:r>
      <w:r w:rsidRPr="00591E65">
        <w:t xml:space="preserve">(9), 837-848. </w:t>
      </w:r>
      <w:hyperlink r:id="rId8" w:history="1">
        <w:r w:rsidRPr="00591E65">
          <w:rPr>
            <w:rStyle w:val="Hyperlink"/>
          </w:rPr>
          <w:t>https://doi.org/10.1007/s00300-023-03164-2</w:t>
        </w:r>
      </w:hyperlink>
      <w:r w:rsidRPr="00591E65">
        <w:t xml:space="preserve"> </w:t>
      </w:r>
    </w:p>
    <w:p w14:paraId="17085CC2" w14:textId="6074C5C5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Berthelsen, A. S. (2023). </w:t>
      </w:r>
      <w:r w:rsidRPr="00591E65">
        <w:rPr>
          <w:i/>
        </w:rPr>
        <w:t>The Importance of Habitat and Lake Morphometry for the Summer Diet Choice of Landlocked Arctic Char in Two West Greenland Lakes</w:t>
      </w:r>
      <w:r w:rsidRPr="00591E65">
        <w:t xml:space="preserve"> (Vol. 15). Multidisciplinary Digital Publishing Institute. </w:t>
      </w:r>
      <w:hyperlink r:id="rId9" w:history="1">
        <w:r w:rsidRPr="00591E65">
          <w:rPr>
            <w:rStyle w:val="Hyperlink"/>
          </w:rPr>
          <w:t>https://doi.org/10.3390/w15122164</w:t>
        </w:r>
      </w:hyperlink>
      <w:r w:rsidRPr="00591E65">
        <w:t xml:space="preserve"> </w:t>
      </w:r>
    </w:p>
    <w:p w14:paraId="436C9CB4" w14:textId="76C907D1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Beumer, L. T., Schmidt, N. M., Pohle, J., Signer, J., Chimienti, M., Desforges, J.-P., Hansen, L. H., Højlund Pedersen, S., Rudd, D. A., Stelvig, M., &amp; van Beest, F. M. (2023). Accounting for behaviour in fine-scale habitat selection: A case study highlighting methodological intricacies. </w:t>
      </w:r>
      <w:r w:rsidRPr="00591E65">
        <w:rPr>
          <w:i/>
        </w:rPr>
        <w:t>Journal of Animal Ecology</w:t>
      </w:r>
      <w:r w:rsidRPr="00591E65">
        <w:t>,</w:t>
      </w:r>
      <w:r w:rsidRPr="00591E65">
        <w:rPr>
          <w:i/>
        </w:rPr>
        <w:t xml:space="preserve"> 92</w:t>
      </w:r>
      <w:r w:rsidRPr="00591E65">
        <w:t xml:space="preserve">(10), 1937-1953. </w:t>
      </w:r>
      <w:hyperlink r:id="rId10" w:history="1">
        <w:r w:rsidRPr="00591E65">
          <w:rPr>
            <w:rStyle w:val="Hyperlink"/>
          </w:rPr>
          <w:t>https://doi.org/https://doi.org/10.1111/1365-2656.13984</w:t>
        </w:r>
      </w:hyperlink>
      <w:r w:rsidRPr="00591E65">
        <w:t xml:space="preserve"> </w:t>
      </w:r>
    </w:p>
    <w:p w14:paraId="494EC70A" w14:textId="1E22CC93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Carlson, D. F., Vivo-Pons, A., Treier, U. A., Matzler, E., Meire, L., Sejr, M., &amp; Krause-Jensen, D. (2023). Mapping intertidal macrophytes in fjords in Southwest Greenland using Sentinel-2 imagery. </w:t>
      </w:r>
      <w:r w:rsidRPr="00591E65">
        <w:rPr>
          <w:i/>
        </w:rPr>
        <w:t>Sci Total Environ</w:t>
      </w:r>
      <w:r w:rsidRPr="00591E65">
        <w:t>,</w:t>
      </w:r>
      <w:r w:rsidRPr="00591E65">
        <w:rPr>
          <w:i/>
        </w:rPr>
        <w:t xml:space="preserve"> 865</w:t>
      </w:r>
      <w:r w:rsidRPr="00591E65">
        <w:t xml:space="preserve">, 161213. </w:t>
      </w:r>
      <w:hyperlink r:id="rId11" w:history="1">
        <w:r w:rsidRPr="00591E65">
          <w:rPr>
            <w:rStyle w:val="Hyperlink"/>
          </w:rPr>
          <w:t>https://doi.org/10.1016/j.scitotenv.2022.161213</w:t>
        </w:r>
      </w:hyperlink>
      <w:r w:rsidRPr="00591E65">
        <w:t xml:space="preserve"> </w:t>
      </w:r>
    </w:p>
    <w:p w14:paraId="39DB8D1F" w14:textId="27247EDE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Christensen, T. R., Scheller, J., Scheel, M., Rudd, D. A., Jackowicz-Korczynski, M., Mastepanov, M., &amp; López-Blanco, E. (2023). Rapid shift in greenhouse forcing of emerging arctic peatlands. </w:t>
      </w:r>
      <w:r w:rsidRPr="00591E65">
        <w:rPr>
          <w:i/>
        </w:rPr>
        <w:t>Scientific Reports</w:t>
      </w:r>
      <w:r w:rsidRPr="00591E65">
        <w:t>,</w:t>
      </w:r>
      <w:r w:rsidRPr="00591E65">
        <w:rPr>
          <w:i/>
        </w:rPr>
        <w:t xml:space="preserve"> 13</w:t>
      </w:r>
      <w:r w:rsidRPr="00591E65">
        <w:t xml:space="preserve">(1), 2828. </w:t>
      </w:r>
      <w:hyperlink r:id="rId12" w:history="1">
        <w:r w:rsidRPr="00591E65">
          <w:rPr>
            <w:rStyle w:val="Hyperlink"/>
          </w:rPr>
          <w:t>https://doi.org/10.1038/s41598-023-29859-4</w:t>
        </w:r>
      </w:hyperlink>
      <w:r w:rsidRPr="00591E65">
        <w:t xml:space="preserve"> </w:t>
      </w:r>
    </w:p>
    <w:p w14:paraId="401F16EE" w14:textId="281A61F2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Christin, S., Chicoine, C., O'Neill Sanger, T., Guigueno, M. F., Hansen, J., Lanctot, R. B., MacNearney, D., Rausch, J., Saalfeld, S. T., Schmidt, N. M., Smith, P. A., Woodard, P. F., Hervet, É., &amp; Lecomte, N. (2023). ArcticBirdSounds: An open-access, multiyear, and detailed annotated dataset of bird songs and calls. </w:t>
      </w:r>
      <w:r w:rsidRPr="00591E65">
        <w:rPr>
          <w:i/>
        </w:rPr>
        <w:t>Ecology</w:t>
      </w:r>
      <w:r w:rsidRPr="00591E65">
        <w:t>,</w:t>
      </w:r>
      <w:r w:rsidRPr="00591E65">
        <w:rPr>
          <w:i/>
        </w:rPr>
        <w:t xml:space="preserve"> 104</w:t>
      </w:r>
      <w:r w:rsidRPr="00591E65">
        <w:t xml:space="preserve">(6), e4047. </w:t>
      </w:r>
      <w:hyperlink r:id="rId13" w:history="1">
        <w:r w:rsidRPr="00591E65">
          <w:rPr>
            <w:rStyle w:val="Hyperlink"/>
          </w:rPr>
          <w:t>https://doi.org/https://doi.org/10.1002/ecy.4047</w:t>
        </w:r>
      </w:hyperlink>
      <w:r w:rsidRPr="00591E65">
        <w:t xml:space="preserve"> </w:t>
      </w:r>
    </w:p>
    <w:p w14:paraId="119DE079" w14:textId="779257E0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Cirtwill, A. R., Kaartinen, R., Rasmussen, C., Redr, D., Wirta, H., Olesen, J. M., Tiusanen, M., Ballantyne, G., Cunnold, H., Stone, G. N., Schmidt, N. M., &amp; Roslin, T. (2023). Stable pollination service in a generalist high Arctic community despite the warming climate. </w:t>
      </w:r>
      <w:r w:rsidRPr="00591E65">
        <w:rPr>
          <w:i/>
        </w:rPr>
        <w:t>Ecological Monographs</w:t>
      </w:r>
      <w:r w:rsidRPr="00591E65">
        <w:t>,</w:t>
      </w:r>
      <w:r w:rsidRPr="00591E65">
        <w:rPr>
          <w:i/>
        </w:rPr>
        <w:t xml:space="preserve"> 93</w:t>
      </w:r>
      <w:r w:rsidRPr="00591E65">
        <w:t xml:space="preserve">(1), e1551. </w:t>
      </w:r>
      <w:hyperlink r:id="rId14" w:history="1">
        <w:r w:rsidRPr="00591E65">
          <w:rPr>
            <w:rStyle w:val="Hyperlink"/>
          </w:rPr>
          <w:t>https://doi.org/https://doi.org/10.1002/ecm.1551</w:t>
        </w:r>
      </w:hyperlink>
      <w:r w:rsidRPr="00591E65">
        <w:t xml:space="preserve"> </w:t>
      </w:r>
    </w:p>
    <w:p w14:paraId="1CC1AE3E" w14:textId="54F75105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Hamm, A., Magnússon, R. Í., Khattak, A. J., &amp; Frampton, A. (2023). Continentality determines warming or cooling impact of heavy rainfall events on permafrost. </w:t>
      </w:r>
      <w:r w:rsidRPr="00591E65">
        <w:rPr>
          <w:i/>
        </w:rPr>
        <w:t>Nature Communications</w:t>
      </w:r>
      <w:r w:rsidRPr="00591E65">
        <w:t>,</w:t>
      </w:r>
      <w:r w:rsidRPr="00591E65">
        <w:rPr>
          <w:i/>
        </w:rPr>
        <w:t xml:space="preserve"> 14</w:t>
      </w:r>
      <w:r w:rsidRPr="00591E65">
        <w:t xml:space="preserve">(1), 3578. </w:t>
      </w:r>
      <w:hyperlink r:id="rId15" w:history="1">
        <w:r w:rsidRPr="00591E65">
          <w:rPr>
            <w:rStyle w:val="Hyperlink"/>
          </w:rPr>
          <w:t>https://doi.org/10.1038/s41467-023-39325-4</w:t>
        </w:r>
      </w:hyperlink>
      <w:r w:rsidRPr="00591E65">
        <w:t xml:space="preserve"> </w:t>
      </w:r>
    </w:p>
    <w:p w14:paraId="1BBB395A" w14:textId="0961E029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Hansen, H. F. E., &amp; Elberling, B. (2023). Spatial Distribution of Bioavailable Inorganic Nitrogen From Thawing Permafrost. </w:t>
      </w:r>
      <w:r w:rsidRPr="00591E65">
        <w:rPr>
          <w:i/>
        </w:rPr>
        <w:t>Global Biogeochemical Cycles</w:t>
      </w:r>
      <w:r w:rsidRPr="00591E65">
        <w:t>,</w:t>
      </w:r>
      <w:r w:rsidRPr="00591E65">
        <w:rPr>
          <w:i/>
        </w:rPr>
        <w:t xml:space="preserve"> 37</w:t>
      </w:r>
      <w:r w:rsidRPr="00591E65">
        <w:t xml:space="preserve">(2), e2022GB007589. </w:t>
      </w:r>
      <w:hyperlink r:id="rId16" w:history="1">
        <w:r w:rsidRPr="00591E65">
          <w:rPr>
            <w:rStyle w:val="Hyperlink"/>
          </w:rPr>
          <w:t>https://doi.org/https://doi.org/10.1029/2022GB007589</w:t>
        </w:r>
      </w:hyperlink>
      <w:r w:rsidRPr="00591E65">
        <w:t xml:space="preserve"> </w:t>
      </w:r>
    </w:p>
    <w:p w14:paraId="3D083563" w14:textId="7C17072C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Henson, H. C., Holding, J. M., Meire, L., Rysgaard, S., Stedmon, C. A., Stuart-Lee, A., Bendtsen, J., &amp; Sejr, M. (2023). Coastal freshening drives acidification state in Greenland fjords. </w:t>
      </w:r>
      <w:r w:rsidRPr="00591E65">
        <w:rPr>
          <w:i/>
        </w:rPr>
        <w:t>Science of The Total Environment</w:t>
      </w:r>
      <w:r w:rsidRPr="00591E65">
        <w:t>,</w:t>
      </w:r>
      <w:r w:rsidRPr="00591E65">
        <w:rPr>
          <w:i/>
        </w:rPr>
        <w:t xml:space="preserve"> 855</w:t>
      </w:r>
      <w:r w:rsidRPr="00591E65">
        <w:t xml:space="preserve">, 158962. </w:t>
      </w:r>
      <w:hyperlink r:id="rId17" w:history="1">
        <w:r w:rsidRPr="00591E65">
          <w:rPr>
            <w:rStyle w:val="Hyperlink"/>
          </w:rPr>
          <w:t>https://doi.org/https://doi.org/10.1016/j.scitotenv.2022.158962</w:t>
        </w:r>
      </w:hyperlink>
      <w:r w:rsidRPr="00591E65">
        <w:t xml:space="preserve"> </w:t>
      </w:r>
    </w:p>
    <w:p w14:paraId="352AE585" w14:textId="2D9AF67B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Liu, Y., Hansen, B. U., Elberling, B., &amp; Westergaard-Nielsen, A. (2023). Snow depth and the associated offset in ground temperatures in a landscape manipulated with snow-fences. </w:t>
      </w:r>
      <w:r w:rsidRPr="00591E65">
        <w:rPr>
          <w:i/>
        </w:rPr>
        <w:t>Geoderma</w:t>
      </w:r>
      <w:r w:rsidRPr="00591E65">
        <w:t>,</w:t>
      </w:r>
      <w:r w:rsidRPr="00591E65">
        <w:rPr>
          <w:i/>
        </w:rPr>
        <w:t xml:space="preserve"> 438</w:t>
      </w:r>
      <w:r w:rsidRPr="00591E65">
        <w:t xml:space="preserve">, 116632. </w:t>
      </w:r>
      <w:hyperlink r:id="rId18" w:history="1">
        <w:r w:rsidRPr="00591E65">
          <w:rPr>
            <w:rStyle w:val="Hyperlink"/>
          </w:rPr>
          <w:t>https://doi.org/https://doi.org/10.1016/j.geoderma.2023.116632</w:t>
        </w:r>
      </w:hyperlink>
      <w:r w:rsidRPr="00591E65">
        <w:t xml:space="preserve"> </w:t>
      </w:r>
    </w:p>
    <w:p w14:paraId="61D754C1" w14:textId="5705C500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Maselli, M., Meire, L., Meire, P., &amp; Hansen, P. J. (2023). Effects of Glacial Flour on Marine Micro-plankton: Evidences from Natural Communities of Greenlandic Fjords and Experimental Studies. </w:t>
      </w:r>
      <w:r w:rsidRPr="00591E65">
        <w:rPr>
          <w:i/>
        </w:rPr>
        <w:t>Protist</w:t>
      </w:r>
      <w:r w:rsidRPr="00591E65">
        <w:t>,</w:t>
      </w:r>
      <w:r w:rsidRPr="00591E65">
        <w:rPr>
          <w:i/>
        </w:rPr>
        <w:t xml:space="preserve"> 174</w:t>
      </w:r>
      <w:r w:rsidRPr="00591E65">
        <w:t xml:space="preserve">(1), 125928. </w:t>
      </w:r>
      <w:hyperlink r:id="rId19" w:history="1">
        <w:r w:rsidRPr="00591E65">
          <w:rPr>
            <w:rStyle w:val="Hyperlink"/>
          </w:rPr>
          <w:t>https://doi.org/10.1016/j.protis.2022.125928</w:t>
        </w:r>
      </w:hyperlink>
      <w:r w:rsidRPr="00591E65">
        <w:t xml:space="preserve"> </w:t>
      </w:r>
    </w:p>
    <w:p w14:paraId="601019D5" w14:textId="2BE01D3B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Parisy, B., Schmidt, N. M., Wirta, H., Stewart, L., Pellissier, L., Holben, W. E., Pannoni, S., Somervuo, P., Jones, M. M., Siren, J., Vesterinen, E., Ovaskainen, O., &amp; Roslin, T. (2023). </w:t>
      </w:r>
      <w:r w:rsidRPr="00591E65">
        <w:rPr>
          <w:rFonts w:ascii="Tahoma" w:hAnsi="Tahoma" w:cs="Tahoma"/>
        </w:rPr>
        <w:t>﻿</w:t>
      </w:r>
      <w:r w:rsidRPr="00591E65">
        <w:t xml:space="preserve">Ecological signals of arctic plant-microbe associations are consistent across eDNA and vegetation surveys [10.3897/mbmg.7.99979]. </w:t>
      </w:r>
      <w:r w:rsidRPr="00591E65">
        <w:rPr>
          <w:i/>
        </w:rPr>
        <w:t>Metabarcoding and Metagenomics</w:t>
      </w:r>
      <w:r w:rsidRPr="00591E65">
        <w:t>,</w:t>
      </w:r>
      <w:r w:rsidRPr="00591E65">
        <w:rPr>
          <w:i/>
        </w:rPr>
        <w:t xml:space="preserve"> 7</w:t>
      </w:r>
      <w:r w:rsidRPr="00591E65">
        <w:t xml:space="preserve">, e99979. </w:t>
      </w:r>
      <w:hyperlink r:id="rId20" w:history="1">
        <w:r w:rsidRPr="00591E65">
          <w:rPr>
            <w:rStyle w:val="Hyperlink"/>
          </w:rPr>
          <w:t>https://doi.org/10.3897/mbmg.7.99979</w:t>
        </w:r>
      </w:hyperlink>
      <w:r w:rsidRPr="00591E65">
        <w:t xml:space="preserve"> </w:t>
      </w:r>
    </w:p>
    <w:p w14:paraId="5E99A26F" w14:textId="3490DC27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Peña-Aguilera, P., Schmidt, N. M., Stewart, L., Parisy, B., van der Wal, R., Lindman, L., Vesterinen, E. J., Maclean, I. M. D., Kankaanpää, T., Wirta, H., &amp; Roslin, T. (2023). Consistent imprints of elevation, soil temperature and moisture on plant and arthropod communities across two subarctic landscapes. </w:t>
      </w:r>
      <w:r w:rsidRPr="00591E65">
        <w:rPr>
          <w:i/>
        </w:rPr>
        <w:t>Insect Conservation and Diversity</w:t>
      </w:r>
      <w:r w:rsidRPr="00591E65">
        <w:t>,</w:t>
      </w:r>
      <w:r w:rsidRPr="00591E65">
        <w:rPr>
          <w:i/>
        </w:rPr>
        <w:t xml:space="preserve"> 16</w:t>
      </w:r>
      <w:r w:rsidRPr="00591E65">
        <w:t xml:space="preserve">(5), 684-700. </w:t>
      </w:r>
      <w:hyperlink r:id="rId21" w:history="1">
        <w:r w:rsidRPr="00591E65">
          <w:rPr>
            <w:rStyle w:val="Hyperlink"/>
          </w:rPr>
          <w:t>https://doi.org/https://doi.org/10.1111/icad.12667</w:t>
        </w:r>
      </w:hyperlink>
      <w:r w:rsidRPr="00591E65">
        <w:t xml:space="preserve"> </w:t>
      </w:r>
    </w:p>
    <w:p w14:paraId="21514166" w14:textId="25D146A9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Riis, T., Tank, J. L., Holmboe, C. M. H., Giménez-Grau, P., Mastepanov, M., Catalán, N., Stott, D., Hansen, B., Kristiansen, S. M., &amp; Pastor, A. (2023). Links Between Stream Water Nitrogen and Terrestrial Vegetation in Northeast Greenland. </w:t>
      </w:r>
      <w:r w:rsidRPr="00591E65">
        <w:rPr>
          <w:i/>
        </w:rPr>
        <w:t>Journal of Geophysical Research: Biogeosciences</w:t>
      </w:r>
      <w:r w:rsidRPr="00591E65">
        <w:t>,</w:t>
      </w:r>
      <w:r w:rsidRPr="00591E65">
        <w:rPr>
          <w:i/>
        </w:rPr>
        <w:t xml:space="preserve"> 128</w:t>
      </w:r>
      <w:r w:rsidRPr="00591E65">
        <w:t xml:space="preserve">(12), e2023JG007688. </w:t>
      </w:r>
      <w:hyperlink r:id="rId22" w:history="1">
        <w:r w:rsidRPr="00591E65">
          <w:rPr>
            <w:rStyle w:val="Hyperlink"/>
          </w:rPr>
          <w:t>https://doi.org/https://doi.org/10.1029/2023JG007688</w:t>
        </w:r>
      </w:hyperlink>
      <w:r w:rsidRPr="00591E65">
        <w:t xml:space="preserve"> </w:t>
      </w:r>
    </w:p>
    <w:p w14:paraId="0BD04546" w14:textId="09CBE23B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Scheel, M., Zervas, A., Rijkers, R., Tveit, A. T., Ekelund, F., Campuzano Jiménez, F., Christensen, T. R., &amp; Jacobsen, C. S. (2023). Abrupt permafrost thaw triggers activity of copiotrophs and microbiome predators. </w:t>
      </w:r>
      <w:r w:rsidRPr="00591E65">
        <w:rPr>
          <w:i/>
        </w:rPr>
        <w:t>FEMS Microbiology Ecology</w:t>
      </w:r>
      <w:r w:rsidRPr="00591E65">
        <w:t>,</w:t>
      </w:r>
      <w:r w:rsidRPr="00591E65">
        <w:rPr>
          <w:i/>
        </w:rPr>
        <w:t xml:space="preserve"> 99</w:t>
      </w:r>
      <w:r w:rsidRPr="00591E65">
        <w:t xml:space="preserve">(11). </w:t>
      </w:r>
      <w:hyperlink r:id="rId23" w:history="1">
        <w:r w:rsidRPr="00591E65">
          <w:rPr>
            <w:rStyle w:val="Hyperlink"/>
          </w:rPr>
          <w:t>https://doi.org/10.1093/femsec/fiad123</w:t>
        </w:r>
      </w:hyperlink>
      <w:r w:rsidRPr="00591E65">
        <w:t xml:space="preserve"> </w:t>
      </w:r>
    </w:p>
    <w:p w14:paraId="6201DF15" w14:textId="282E8AC6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Schlegel, R., Bartsch, I., Bischof, K., Bjørst, L. R., Dannevig, H., Diehl, N., Duarte, P., Hovelsrud, G. K., Juul-Pedersen, T., Lebrun, A., Merillet, L., Miller, C., Ren, C., Sejr, M., Søreide, J. E., Vonnahme, T. R., &amp; Gattuso, J.-P. (2023). Drivers of change in Arctic fjord socio-ecological systems: Examples from the European Arctic. </w:t>
      </w:r>
      <w:r w:rsidRPr="00591E65">
        <w:rPr>
          <w:i/>
        </w:rPr>
        <w:t>Cambridge Prisms: Coastal Futures</w:t>
      </w:r>
      <w:r w:rsidRPr="00591E65">
        <w:t>,</w:t>
      </w:r>
      <w:r w:rsidRPr="00591E65">
        <w:rPr>
          <w:i/>
        </w:rPr>
        <w:t xml:space="preserve"> 1</w:t>
      </w:r>
      <w:r w:rsidRPr="00591E65">
        <w:t xml:space="preserve">, e13, Article e13. </w:t>
      </w:r>
      <w:hyperlink r:id="rId24" w:history="1">
        <w:r w:rsidRPr="00591E65">
          <w:rPr>
            <w:rStyle w:val="Hyperlink"/>
          </w:rPr>
          <w:t>https://doi.org/10.1017/cft.2023.1</w:t>
        </w:r>
      </w:hyperlink>
      <w:r w:rsidRPr="00591E65">
        <w:t xml:space="preserve"> </w:t>
      </w:r>
    </w:p>
    <w:p w14:paraId="03FE6357" w14:textId="18116576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Schmidt, N. M., Kankaanpää, T., Tiusanen, M., Reneerkens, J., Versluijs, T. S. L., Hansen, L. H., Hansen, J., Gerlich, H. S., Høye, T. T., Cirtwill, A. R., Zhemchuzhnikov, M. K., Peña-Aguilera, P., &amp; Roslin, T. (2023). Little directional change in the timing of Arctic spring phenology over the past 25 years. </w:t>
      </w:r>
      <w:r w:rsidRPr="00591E65">
        <w:rPr>
          <w:i/>
        </w:rPr>
        <w:t>Current Biology</w:t>
      </w:r>
      <w:r w:rsidRPr="00591E65">
        <w:t>,</w:t>
      </w:r>
      <w:r w:rsidRPr="00591E65">
        <w:rPr>
          <w:i/>
        </w:rPr>
        <w:t xml:space="preserve"> 33</w:t>
      </w:r>
      <w:r w:rsidRPr="00591E65">
        <w:t xml:space="preserve">(15), 3244-3249.e3243. </w:t>
      </w:r>
      <w:hyperlink r:id="rId25" w:history="1">
        <w:r w:rsidRPr="00591E65">
          <w:rPr>
            <w:rStyle w:val="Hyperlink"/>
          </w:rPr>
          <w:t>https://doi.org/https://doi.org/10.1016/j.cub.2023.06.038</w:t>
        </w:r>
      </w:hyperlink>
      <w:r w:rsidRPr="00591E65">
        <w:t xml:space="preserve"> </w:t>
      </w:r>
    </w:p>
    <w:p w14:paraId="2529BA85" w14:textId="4B9934CF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Schmidt, N. M., Michelsen, A., Hansen, L. H., Aggerbeck, M. R., Stelvig, M., Kutz, S., &amp; Mosbacher, J. B. (2023). Sequential analysis of δ15N in guard hair suggests late gestation is the most critical period for muskox calf recruitment. </w:t>
      </w:r>
      <w:r w:rsidRPr="00591E65">
        <w:rPr>
          <w:i/>
        </w:rPr>
        <w:t>Rapid Communications in Mass Spectrometry</w:t>
      </w:r>
      <w:r w:rsidRPr="00591E65">
        <w:t>,</w:t>
      </w:r>
      <w:r w:rsidRPr="00591E65">
        <w:rPr>
          <w:i/>
        </w:rPr>
        <w:t xml:space="preserve"> 37</w:t>
      </w:r>
      <w:r w:rsidRPr="00591E65">
        <w:t xml:space="preserve">(6), e9470. </w:t>
      </w:r>
      <w:hyperlink r:id="rId26" w:history="1">
        <w:r w:rsidRPr="00591E65">
          <w:rPr>
            <w:rStyle w:val="Hyperlink"/>
          </w:rPr>
          <w:t>https://doi.org/https://doi.org/10.1002/rcm.9470</w:t>
        </w:r>
      </w:hyperlink>
      <w:r w:rsidRPr="00591E65">
        <w:t xml:space="preserve"> </w:t>
      </w:r>
    </w:p>
    <w:p w14:paraId="786B2A00" w14:textId="5E094D85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Shahi, S., Abermann, J., Silva, T., Langley, K., Larsen, S. H., Mastepanov, M., &amp; Schöner, W. (2023a). Coastal climate variability in Northeast Greenland and the role of changing sea ice and fjord ice. </w:t>
      </w:r>
      <w:r w:rsidRPr="00591E65">
        <w:rPr>
          <w:i/>
        </w:rPr>
        <w:t>EGUsphere</w:t>
      </w:r>
      <w:r w:rsidRPr="00591E65">
        <w:t>,</w:t>
      </w:r>
      <w:r w:rsidRPr="00591E65">
        <w:rPr>
          <w:i/>
        </w:rPr>
        <w:t xml:space="preserve"> 2023</w:t>
      </w:r>
      <w:r w:rsidRPr="00591E65">
        <w:t xml:space="preserve">, 1-40. </w:t>
      </w:r>
      <w:hyperlink r:id="rId27" w:history="1">
        <w:r w:rsidRPr="00591E65">
          <w:rPr>
            <w:rStyle w:val="Hyperlink"/>
          </w:rPr>
          <w:t>https://doi.org/10.5194/egusphere-2023-105</w:t>
        </w:r>
      </w:hyperlink>
      <w:r w:rsidRPr="00591E65">
        <w:t xml:space="preserve"> </w:t>
      </w:r>
    </w:p>
    <w:p w14:paraId="5948812F" w14:textId="7BB3865F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Shahi, S., Abermann, J., Silva, T., Langley, K., Larsen, S. H., Mastepanov, M., &amp; Schöner, W. (2023b). The importance of regional sea-ice variability for the coastal climate and near-surface temperature gradients in Northeast Greenland. </w:t>
      </w:r>
      <w:r w:rsidRPr="00591E65">
        <w:rPr>
          <w:i/>
        </w:rPr>
        <w:t>Weather Clim. Dynam.</w:t>
      </w:r>
      <w:r w:rsidRPr="00591E65">
        <w:t>,</w:t>
      </w:r>
      <w:r w:rsidRPr="00591E65">
        <w:rPr>
          <w:i/>
        </w:rPr>
        <w:t xml:space="preserve"> 4</w:t>
      </w:r>
      <w:r w:rsidRPr="00591E65">
        <w:t xml:space="preserve">(3), 747-771. </w:t>
      </w:r>
      <w:hyperlink r:id="rId28" w:history="1">
        <w:r w:rsidRPr="00591E65">
          <w:rPr>
            <w:rStyle w:val="Hyperlink"/>
          </w:rPr>
          <w:t>https://doi.org/10.5194/wcd-4-747-2023</w:t>
        </w:r>
      </w:hyperlink>
      <w:r w:rsidRPr="00591E65">
        <w:t xml:space="preserve"> </w:t>
      </w:r>
    </w:p>
    <w:p w14:paraId="428ACD19" w14:textId="6BA8B01C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Stuart-Lee, A. E., Mortensen, J., Juul-Pedersen, T., Middelburg, J. J., Soetaert, K., Hopwood, M. J., Engel, A., &amp; Meire, L. (2023). Influence of glacier type on bloom phenology in two Southwest Greenland fjords. </w:t>
      </w:r>
      <w:r w:rsidRPr="00591E65">
        <w:rPr>
          <w:i/>
        </w:rPr>
        <w:t>Estuarine, Coastal and Shelf Science</w:t>
      </w:r>
      <w:r w:rsidRPr="00591E65">
        <w:t>,</w:t>
      </w:r>
      <w:r w:rsidRPr="00591E65">
        <w:rPr>
          <w:i/>
        </w:rPr>
        <w:t xml:space="preserve"> 284</w:t>
      </w:r>
      <w:r w:rsidRPr="00591E65">
        <w:t xml:space="preserve">, 108271. </w:t>
      </w:r>
      <w:hyperlink r:id="rId29" w:history="1">
        <w:r w:rsidRPr="00591E65">
          <w:rPr>
            <w:rStyle w:val="Hyperlink"/>
          </w:rPr>
          <w:t>https://doi.org/https://doi.org/10.1016/j.ecss.2023.108271</w:t>
        </w:r>
      </w:hyperlink>
      <w:r w:rsidRPr="00591E65">
        <w:t xml:space="preserve"> </w:t>
      </w:r>
    </w:p>
    <w:p w14:paraId="4EA6AA53" w14:textId="7A527CE2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van Beest, F. M., López-Blanco, E., Hansen, L. H., &amp; Schmidt, N. M. (2023). Extreme shifts in habitat suitability under contemporary climate change for a high-Arctic herbivore. </w:t>
      </w:r>
      <w:r w:rsidRPr="00591E65">
        <w:rPr>
          <w:i/>
        </w:rPr>
        <w:t>Climatic Change</w:t>
      </w:r>
      <w:r w:rsidRPr="00591E65">
        <w:t>,</w:t>
      </w:r>
      <w:r w:rsidRPr="00591E65">
        <w:rPr>
          <w:i/>
        </w:rPr>
        <w:t xml:space="preserve"> 176</w:t>
      </w:r>
      <w:r w:rsidRPr="00591E65">
        <w:t xml:space="preserve">(4), 31. </w:t>
      </w:r>
      <w:hyperlink r:id="rId30" w:history="1">
        <w:r w:rsidRPr="00591E65">
          <w:rPr>
            <w:rStyle w:val="Hyperlink"/>
          </w:rPr>
          <w:t>https://doi.org/10.1007/s10584-023-03510-7</w:t>
        </w:r>
      </w:hyperlink>
      <w:r w:rsidRPr="00591E65">
        <w:t xml:space="preserve"> </w:t>
      </w:r>
    </w:p>
    <w:p w14:paraId="66CE341B" w14:textId="41C0F074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van Beest, F. M., Schmidt, N. M., Stewart, L., Hansen, L. H., Michelsen, A., Mosbacher, J. B., Gilbert, H., Le Roux, G., &amp; Hansson, S. V. (2023). Geochemical landscapes as drivers of wildlife reproductive success: Insights from a high-Arctic ecosystem. </w:t>
      </w:r>
      <w:r w:rsidRPr="00591E65">
        <w:rPr>
          <w:i/>
        </w:rPr>
        <w:t>Science of The Total Environment</w:t>
      </w:r>
      <w:r w:rsidRPr="00591E65">
        <w:t>,</w:t>
      </w:r>
      <w:r w:rsidRPr="00591E65">
        <w:rPr>
          <w:i/>
        </w:rPr>
        <w:t xml:space="preserve"> 903</w:t>
      </w:r>
      <w:r w:rsidRPr="00591E65">
        <w:t xml:space="preserve">, 166567. </w:t>
      </w:r>
      <w:hyperlink r:id="rId31" w:history="1">
        <w:r w:rsidRPr="00591E65">
          <w:rPr>
            <w:rStyle w:val="Hyperlink"/>
          </w:rPr>
          <w:t>https://doi.org/https://doi.org/10.1016/j.scitotenv.2023.166567</w:t>
        </w:r>
      </w:hyperlink>
      <w:r w:rsidRPr="00591E65">
        <w:t xml:space="preserve"> </w:t>
      </w:r>
    </w:p>
    <w:p w14:paraId="7754EAAB" w14:textId="1E3ECAE0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Versluijs, T. S. L., Zhemchuzhnikov, M. K., Kutcherov, D., Roslin, T., Martin Schmidt, N., van Gils, J. A., &amp; Reneerkens, J. (2023). Site-specific length-biomass relationships of arctic arthropod families are critical for accurate ecological inferences. </w:t>
      </w:r>
      <w:r w:rsidRPr="00591E65">
        <w:rPr>
          <w:i/>
        </w:rPr>
        <w:t>PeerJ</w:t>
      </w:r>
      <w:r w:rsidRPr="00591E65">
        <w:t>,</w:t>
      </w:r>
      <w:r w:rsidRPr="00591E65">
        <w:rPr>
          <w:i/>
        </w:rPr>
        <w:t xml:space="preserve"> 11</w:t>
      </w:r>
      <w:r w:rsidRPr="00591E65">
        <w:t xml:space="preserve">, e15943. </w:t>
      </w:r>
      <w:hyperlink r:id="rId32" w:history="1">
        <w:r w:rsidRPr="00591E65">
          <w:rPr>
            <w:rStyle w:val="Hyperlink"/>
          </w:rPr>
          <w:t>https://doi.org/10.7717/peerj.15943</w:t>
        </w:r>
      </w:hyperlink>
      <w:r w:rsidRPr="00591E65">
        <w:t xml:space="preserve"> </w:t>
      </w:r>
    </w:p>
    <w:p w14:paraId="5882E1C6" w14:textId="525F0564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Vonnahme, T. R., Nowak, A., Hopwood, M. J., Meire, L., Søgaard, D. H., Krawczyk, D., Kalhagen, K., &amp; Juul-Pedersen, T. (2023). Impact of winter freshwater from tidewater glaciers on fjords in Svalbard and Greenland; A review. </w:t>
      </w:r>
      <w:r w:rsidRPr="00591E65">
        <w:rPr>
          <w:i/>
        </w:rPr>
        <w:t>Progress in Oceanography</w:t>
      </w:r>
      <w:r w:rsidRPr="00591E65">
        <w:t>,</w:t>
      </w:r>
      <w:r w:rsidRPr="00591E65">
        <w:rPr>
          <w:i/>
        </w:rPr>
        <w:t xml:space="preserve"> 219</w:t>
      </w:r>
      <w:r w:rsidRPr="00591E65">
        <w:t xml:space="preserve">, 103144. </w:t>
      </w:r>
      <w:hyperlink r:id="rId33" w:history="1">
        <w:r w:rsidRPr="00591E65">
          <w:rPr>
            <w:rStyle w:val="Hyperlink"/>
          </w:rPr>
          <w:t>https://doi.org/https://doi.org/10.1016/j.pocean.2023.103144</w:t>
        </w:r>
      </w:hyperlink>
      <w:r w:rsidRPr="00591E65">
        <w:t xml:space="preserve"> </w:t>
      </w:r>
    </w:p>
    <w:p w14:paraId="24D4F74B" w14:textId="6A81717D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Watts, J. D., Farina, M., Kimball, J. S., Schiferl, L. D., Liu, Z., Arndt, K. A., Zona, D., Ballantyne, A., Euskirchen, E. S., Parmentier, F.-J. W., Helbig, M., Sonnentag, O., Tagesson, T., Rinne, J., Ikawa, H., Ueyama, M., Kobayashi, H., Sachs, T., Nadeau, D. F., . . . Oechel, W. C. (2023). Carbon uptake in Eurasian boreal forests dominates the high-latitude net ecosystem carbon budget. </w:t>
      </w:r>
      <w:r w:rsidRPr="00591E65">
        <w:rPr>
          <w:i/>
        </w:rPr>
        <w:t>Global Change Biology</w:t>
      </w:r>
      <w:r w:rsidRPr="00591E65">
        <w:t>,</w:t>
      </w:r>
      <w:r w:rsidRPr="00591E65">
        <w:rPr>
          <w:i/>
        </w:rPr>
        <w:t xml:space="preserve"> 29</w:t>
      </w:r>
      <w:r w:rsidRPr="00591E65">
        <w:t xml:space="preserve">(7), 1870-1889. </w:t>
      </w:r>
      <w:hyperlink r:id="rId34" w:history="1">
        <w:r w:rsidRPr="00591E65">
          <w:rPr>
            <w:rStyle w:val="Hyperlink"/>
          </w:rPr>
          <w:t>https://doi.org/https://doi.org/10.1111/gcb.16553</w:t>
        </w:r>
      </w:hyperlink>
      <w:r w:rsidRPr="00591E65">
        <w:t xml:space="preserve"> </w:t>
      </w:r>
    </w:p>
    <w:p w14:paraId="63BAD0C5" w14:textId="334A3845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Weckström, K., Weckström, J., Wischnewski, J., Davidson, T. A., Lauridsen, T. L., Landkildehus, F., Christoffersen, K. S., &amp; Jeppesen, E. (2023). Unlocking environmental archives in the Arctic—insights from modern diatom-environment relationships in lakes and ponds across Greenland [Original Research]. </w:t>
      </w:r>
      <w:r w:rsidRPr="00591E65">
        <w:rPr>
          <w:i/>
        </w:rPr>
        <w:t>Frontiers in Ecology and Evolution</w:t>
      </w:r>
      <w:r w:rsidRPr="00591E65">
        <w:t>,</w:t>
      </w:r>
      <w:r w:rsidRPr="00591E65">
        <w:rPr>
          <w:i/>
        </w:rPr>
        <w:t xml:space="preserve"> 11</w:t>
      </w:r>
      <w:r w:rsidRPr="00591E65">
        <w:t xml:space="preserve">. </w:t>
      </w:r>
      <w:hyperlink r:id="rId35" w:history="1">
        <w:r w:rsidRPr="00591E65">
          <w:rPr>
            <w:rStyle w:val="Hyperlink"/>
          </w:rPr>
          <w:t>https://doi.org/10.3389/fevo.2023.1177638</w:t>
        </w:r>
      </w:hyperlink>
      <w:r w:rsidRPr="00591E65">
        <w:t xml:space="preserve"> </w:t>
      </w:r>
    </w:p>
    <w:p w14:paraId="2168B8E4" w14:textId="14F2DAE4" w:rsidR="00591E65" w:rsidRPr="00591E65" w:rsidRDefault="00591E65" w:rsidP="00591E65">
      <w:pPr>
        <w:pStyle w:val="EndNoteBibliography"/>
        <w:numPr>
          <w:ilvl w:val="0"/>
          <w:numId w:val="1"/>
        </w:numPr>
        <w:spacing w:after="0"/>
      </w:pPr>
      <w:r w:rsidRPr="00591E65">
        <w:t xml:space="preserve">Willcox, E. W., Bendtsen, J., Mortensen, J., Mohn, C., Lemes, M., Juul-Pedersen, T., Holding, J., Møller, E. F., Sejr, M. K., Seidenkrantz, M.-S., &amp; Rysgaard, S. (2023). An Updated View of the Water Masses on the Northeast Greenland Shelf and Their Link to the Laptev Sea and Lena River. </w:t>
      </w:r>
      <w:r w:rsidRPr="00591E65">
        <w:rPr>
          <w:i/>
        </w:rPr>
        <w:t>Journal of Geophysical Research: Oceans</w:t>
      </w:r>
      <w:r w:rsidRPr="00591E65">
        <w:t>,</w:t>
      </w:r>
      <w:r w:rsidRPr="00591E65">
        <w:rPr>
          <w:i/>
        </w:rPr>
        <w:t xml:space="preserve"> 128</w:t>
      </w:r>
      <w:r w:rsidRPr="00591E65">
        <w:t xml:space="preserve">(4), e2022JC019052. </w:t>
      </w:r>
      <w:hyperlink r:id="rId36" w:history="1">
        <w:r w:rsidRPr="00591E65">
          <w:rPr>
            <w:rStyle w:val="Hyperlink"/>
          </w:rPr>
          <w:t>https://doi.org/https://doi.org/10.1029/2022JC019052</w:t>
        </w:r>
      </w:hyperlink>
      <w:r w:rsidRPr="00591E65">
        <w:t xml:space="preserve"> </w:t>
      </w:r>
    </w:p>
    <w:p w14:paraId="73508E29" w14:textId="124542EC" w:rsidR="00591E65" w:rsidRPr="00591E65" w:rsidRDefault="00591E65" w:rsidP="00591E65">
      <w:pPr>
        <w:pStyle w:val="EndNoteBibliography"/>
        <w:numPr>
          <w:ilvl w:val="0"/>
          <w:numId w:val="1"/>
        </w:numPr>
      </w:pPr>
      <w:r w:rsidRPr="00591E65">
        <w:t xml:space="preserve">Zona, D., Lafleur, P. M., Hufkens, K., Gioli, B., Bailey, B., Burba, G., Euskirchen, E. S., Watts, J. D., Arndt, K. A., Farina, M., Kimball, J. S., Heimann, M., Göckede, M., Pallandt, M., Christensen, T. R., Mastepanov, M., López-Blanco, E., Dolman, A. J., Commane, R., . . . Oechel, W. C. (2023). Pan-Arctic soil moisture control on tundra carbon sequestration and plant productivity. </w:t>
      </w:r>
      <w:r w:rsidRPr="00591E65">
        <w:rPr>
          <w:i/>
        </w:rPr>
        <w:t>Global Change Biology</w:t>
      </w:r>
      <w:r w:rsidRPr="00591E65">
        <w:t>,</w:t>
      </w:r>
      <w:r w:rsidRPr="00591E65">
        <w:rPr>
          <w:i/>
        </w:rPr>
        <w:t xml:space="preserve"> 29</w:t>
      </w:r>
      <w:r w:rsidRPr="00591E65">
        <w:t xml:space="preserve">(5), 1267-1281. </w:t>
      </w:r>
      <w:hyperlink r:id="rId37" w:history="1">
        <w:r w:rsidRPr="00591E65">
          <w:rPr>
            <w:rStyle w:val="Hyperlink"/>
          </w:rPr>
          <w:t>https://doi.org/https://doi.org/10.1111/gcb.16487</w:t>
        </w:r>
      </w:hyperlink>
      <w:r w:rsidRPr="00591E65">
        <w:t xml:space="preserve"> </w:t>
      </w:r>
    </w:p>
    <w:p w14:paraId="69363D8F" w14:textId="47A72C05" w:rsidR="00AE4F74" w:rsidRDefault="00AE4F74">
      <w:r>
        <w:fldChar w:fldCharType="end"/>
      </w:r>
    </w:p>
    <w:sectPr w:rsidR="00AE4F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7D5096"/>
    <w:multiLevelType w:val="hybridMultilevel"/>
    <w:tmpl w:val="8A626D20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6635215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revisionView w:inkAnnotations="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t2a0rsbraadveat085xztmw9zvfw0xw5x9&quot;&gt;GEM Library_20180808_copy2023-Converted&lt;record-ids&gt;&lt;item&gt;553&lt;/item&gt;&lt;item&gt;557&lt;/item&gt;&lt;item&gt;578&lt;/item&gt;&lt;item&gt;599&lt;/item&gt;&lt;item&gt;602&lt;/item&gt;&lt;item&gt;605&lt;/item&gt;&lt;item&gt;606&lt;/item&gt;&lt;item&gt;607&lt;/item&gt;&lt;item&gt;608&lt;/item&gt;&lt;item&gt;610&lt;/item&gt;&lt;item&gt;611&lt;/item&gt;&lt;item&gt;613&lt;/item&gt;&lt;item&gt;614&lt;/item&gt;&lt;item&gt;616&lt;/item&gt;&lt;item&gt;617&lt;/item&gt;&lt;item&gt;620&lt;/item&gt;&lt;item&gt;621&lt;/item&gt;&lt;item&gt;622&lt;/item&gt;&lt;item&gt;623&lt;/item&gt;&lt;item&gt;626&lt;/item&gt;&lt;item&gt;627&lt;/item&gt;&lt;item&gt;628&lt;/item&gt;&lt;item&gt;629&lt;/item&gt;&lt;item&gt;631&lt;/item&gt;&lt;item&gt;634&lt;/item&gt;&lt;item&gt;636&lt;/item&gt;&lt;item&gt;641&lt;/item&gt;&lt;item&gt;643&lt;/item&gt;&lt;item&gt;644&lt;/item&gt;&lt;item&gt;645&lt;/item&gt;&lt;item&gt;646&lt;/item&gt;&lt;item&gt;647&lt;/item&gt;&lt;item&gt;648&lt;/item&gt;&lt;/record-ids&gt;&lt;/item&gt;&lt;/Libraries&gt;"/>
  </w:docVars>
  <w:rsids>
    <w:rsidRoot w:val="00AE4F74"/>
    <w:rsid w:val="00591E65"/>
    <w:rsid w:val="00AE4F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93B25D"/>
  <w15:chartTrackingRefBased/>
  <w15:docId w15:val="{488138B5-A984-4A96-BC46-D2A6C5FB28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a-DK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E4F7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E4F7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E4F7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E4F7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E4F7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E4F7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E4F7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E4F7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E4F7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E4F7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AE4F7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E4F7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E4F7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E4F7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E4F7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E4F7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E4F7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E4F7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E4F7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E4F7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E4F7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E4F7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E4F7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E4F7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E4F7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E4F7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E4F7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E4F7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E4F74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AE4F74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E4F74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E4F74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E4F74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E4F74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E4F7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https://doi.org/10.1002/ecy.4047" TargetMode="External"/><Relationship Id="rId18" Type="http://schemas.openxmlformats.org/officeDocument/2006/relationships/hyperlink" Target="https://doi.org/https://doi.org/10.1016/j.geoderma.2023.116632" TargetMode="External"/><Relationship Id="rId26" Type="http://schemas.openxmlformats.org/officeDocument/2006/relationships/hyperlink" Target="https://doi.org/https://doi.org/10.1002/rcm.9470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doi.org/https://doi.org/10.1111/icad.12667" TargetMode="External"/><Relationship Id="rId34" Type="http://schemas.openxmlformats.org/officeDocument/2006/relationships/hyperlink" Target="https://doi.org/https://doi.org/10.1111/gcb.16553" TargetMode="External"/><Relationship Id="rId7" Type="http://schemas.openxmlformats.org/officeDocument/2006/relationships/hyperlink" Target="https://doi.org/10.3389/fcosc.2023.1220521" TargetMode="External"/><Relationship Id="rId12" Type="http://schemas.openxmlformats.org/officeDocument/2006/relationships/hyperlink" Target="https://doi.org/10.1038/s41598-023-29859-4" TargetMode="External"/><Relationship Id="rId17" Type="http://schemas.openxmlformats.org/officeDocument/2006/relationships/hyperlink" Target="https://doi.org/https://doi.org/10.1016/j.scitotenv.2022.158962" TargetMode="External"/><Relationship Id="rId25" Type="http://schemas.openxmlformats.org/officeDocument/2006/relationships/hyperlink" Target="https://doi.org/https://doi.org/10.1016/j.cub.2023.06.038" TargetMode="External"/><Relationship Id="rId33" Type="http://schemas.openxmlformats.org/officeDocument/2006/relationships/hyperlink" Target="https://doi.org/https://doi.org/10.1016/j.pocean.2023.103144" TargetMode="External"/><Relationship Id="rId38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doi.org/https://doi.org/10.1029/2022GB007589" TargetMode="External"/><Relationship Id="rId20" Type="http://schemas.openxmlformats.org/officeDocument/2006/relationships/hyperlink" Target="https://doi.org/10.3897/mbmg.7.99979" TargetMode="External"/><Relationship Id="rId29" Type="http://schemas.openxmlformats.org/officeDocument/2006/relationships/hyperlink" Target="https://doi.org/https://doi.org/10.1016/j.ecss.2023.108271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doi.org/https://doi.org/10.1016/j.marpolbul.2023.115436" TargetMode="External"/><Relationship Id="rId11" Type="http://schemas.openxmlformats.org/officeDocument/2006/relationships/hyperlink" Target="https://doi.org/10.1016/j.scitotenv.2022.161213" TargetMode="External"/><Relationship Id="rId24" Type="http://schemas.openxmlformats.org/officeDocument/2006/relationships/hyperlink" Target="https://doi.org/10.1017/cft.2023.1" TargetMode="External"/><Relationship Id="rId32" Type="http://schemas.openxmlformats.org/officeDocument/2006/relationships/hyperlink" Target="https://doi.org/10.7717/peerj.15943" TargetMode="External"/><Relationship Id="rId37" Type="http://schemas.openxmlformats.org/officeDocument/2006/relationships/hyperlink" Target="https://doi.org/https://doi.org/10.1111/gcb.16487" TargetMode="External"/><Relationship Id="rId5" Type="http://schemas.openxmlformats.org/officeDocument/2006/relationships/hyperlink" Target="https://doi.org/10.1016/j.scitotenv.2023.162224" TargetMode="External"/><Relationship Id="rId15" Type="http://schemas.openxmlformats.org/officeDocument/2006/relationships/hyperlink" Target="https://doi.org/10.1038/s41467-023-39325-4" TargetMode="External"/><Relationship Id="rId23" Type="http://schemas.openxmlformats.org/officeDocument/2006/relationships/hyperlink" Target="https://doi.org/10.1093/femsec/fiad123" TargetMode="External"/><Relationship Id="rId28" Type="http://schemas.openxmlformats.org/officeDocument/2006/relationships/hyperlink" Target="https://doi.org/10.5194/wcd-4-747-2023" TargetMode="External"/><Relationship Id="rId36" Type="http://schemas.openxmlformats.org/officeDocument/2006/relationships/hyperlink" Target="https://doi.org/https://doi.org/10.1029/2022JC019052" TargetMode="External"/><Relationship Id="rId10" Type="http://schemas.openxmlformats.org/officeDocument/2006/relationships/hyperlink" Target="https://doi.org/https://doi.org/10.1111/1365-2656.13984" TargetMode="External"/><Relationship Id="rId19" Type="http://schemas.openxmlformats.org/officeDocument/2006/relationships/hyperlink" Target="https://doi.org/10.1016/j.protis.2022.125928" TargetMode="External"/><Relationship Id="rId31" Type="http://schemas.openxmlformats.org/officeDocument/2006/relationships/hyperlink" Target="https://doi.org/https://doi.org/10.1016/j.scitotenv.2023.16656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3390/w15122164" TargetMode="External"/><Relationship Id="rId14" Type="http://schemas.openxmlformats.org/officeDocument/2006/relationships/hyperlink" Target="https://doi.org/https://doi.org/10.1002/ecm.1551" TargetMode="External"/><Relationship Id="rId22" Type="http://schemas.openxmlformats.org/officeDocument/2006/relationships/hyperlink" Target="https://doi.org/https://doi.org/10.1029/2023JG007688" TargetMode="External"/><Relationship Id="rId27" Type="http://schemas.openxmlformats.org/officeDocument/2006/relationships/hyperlink" Target="https://doi.org/10.5194/egusphere-2023-105" TargetMode="External"/><Relationship Id="rId30" Type="http://schemas.openxmlformats.org/officeDocument/2006/relationships/hyperlink" Target="https://doi.org/10.1007/s10584-023-03510-7" TargetMode="External"/><Relationship Id="rId35" Type="http://schemas.openxmlformats.org/officeDocument/2006/relationships/hyperlink" Target="https://doi.org/10.3389/fevo.2023.1177638" TargetMode="External"/><Relationship Id="rId8" Type="http://schemas.openxmlformats.org/officeDocument/2006/relationships/hyperlink" Target="https://doi.org/10.1007/s00300-023-03164-2" TargetMode="External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2004</Words>
  <Characters>12228</Characters>
  <Application>Microsoft Office Word</Application>
  <DocSecurity>0</DocSecurity>
  <Lines>101</Lines>
  <Paragraphs>28</Paragraphs>
  <ScaleCrop>false</ScaleCrop>
  <Company/>
  <LinksUpToDate>false</LinksUpToDate>
  <CharactersWithSpaces>142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e Frost Arndal</dc:creator>
  <cp:keywords/>
  <dc:description/>
  <cp:lastModifiedBy>Marie Frost Arndal</cp:lastModifiedBy>
  <cp:revision>2</cp:revision>
  <dcterms:created xsi:type="dcterms:W3CDTF">2024-04-29T06:59:00Z</dcterms:created>
  <dcterms:modified xsi:type="dcterms:W3CDTF">2024-04-29T07:07:00Z</dcterms:modified>
</cp:coreProperties>
</file>